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77777777" w:rsidR="002029D2" w:rsidRDefault="002029D2" w:rsidP="002029D2">
      <w:pPr>
        <w:pStyle w:val="Title"/>
      </w:pPr>
      <w:bookmarkStart w:id="0" w:name="materials-and-methods"/>
      <w:r>
        <w:t>Supplementary Information</w:t>
      </w:r>
    </w:p>
    <w:p w14:paraId="4B2285EA" w14:textId="08B84CB0" w:rsidR="006B3D28" w:rsidRPr="00E10344" w:rsidRDefault="002029D2" w:rsidP="002029D2">
      <w:pPr>
        <w:pStyle w:val="Subtitle"/>
        <w:jc w:val="left"/>
        <w:rPr>
          <w:sz w:val="32"/>
        </w:rPr>
      </w:pPr>
      <w:r>
        <w:t xml:space="preserve">For </w:t>
      </w:r>
      <w:r w:rsidR="00E10344">
        <w:t>“</w:t>
      </w:r>
      <w:r w:rsidR="00286465" w:rsidRPr="00286465">
        <w:t>Heterogeneity and species richness</w:t>
      </w:r>
      <w:r w:rsidR="00E10344">
        <w:t>”</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2029D2">
      <w:pPr>
        <w:pStyle w:val="Heading1"/>
      </w:pPr>
      <w:r>
        <w:t>Species occurrence data cleaning</w:t>
      </w:r>
    </w:p>
    <w:p w14:paraId="0DF86F88" w14:textId="2D8DF318" w:rsidR="00F04C64" w:rsidRDefault="009017E2" w:rsidP="000A3255">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9B7831">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2029D2">
      <w:pPr>
        <w:pStyle w:val="Heading1"/>
      </w:pPr>
      <w:r>
        <w:lastRenderedPageBreak/>
        <w:t>T</w:t>
      </w:r>
      <w:r w:rsidR="0096757D">
        <w:t>ables</w:t>
      </w:r>
    </w:p>
    <w:p w14:paraId="76D6BBE5" w14:textId="1200F227" w:rsidR="00E63AAF" w:rsidRDefault="00E63AAF" w:rsidP="002C20EB">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2A76BE">
        <w:trPr>
          <w:trHeight w:val="20"/>
        </w:trPr>
        <w:tc>
          <w:tcPr>
            <w:tcW w:w="1377" w:type="pct"/>
            <w:tcBorders>
              <w:top w:val="single" w:sz="4" w:space="0" w:color="auto"/>
              <w:bottom w:val="single" w:sz="2" w:space="0" w:color="auto"/>
            </w:tcBorders>
            <w:vAlign w:val="bottom"/>
          </w:tcPr>
          <w:p w14:paraId="26F328DE" w14:textId="77777777" w:rsidR="00E63AAF" w:rsidRPr="00537B9C" w:rsidRDefault="00E63AAF" w:rsidP="007233E4">
            <w:pPr>
              <w:pStyle w:val="Compact"/>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7233E4">
            <w:pPr>
              <w:pStyle w:val="Compact"/>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7233E4">
            <w:pPr>
              <w:pStyle w:val="Compact"/>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7233E4">
            <w:pPr>
              <w:pStyle w:val="Compact"/>
              <w:rPr>
                <w:sz w:val="22"/>
              </w:rPr>
            </w:pPr>
            <w:r w:rsidRPr="00537B9C">
              <w:rPr>
                <w:sz w:val="22"/>
              </w:rPr>
              <w:t>Citation(s)</w:t>
            </w:r>
          </w:p>
        </w:tc>
      </w:tr>
      <w:tr w:rsidR="00E63AAF" w:rsidRPr="00537B9C" w14:paraId="4AFBD683" w14:textId="77777777" w:rsidTr="002A76BE">
        <w:trPr>
          <w:trHeight w:val="20"/>
        </w:trPr>
        <w:tc>
          <w:tcPr>
            <w:tcW w:w="1377" w:type="pct"/>
          </w:tcPr>
          <w:p w14:paraId="32B18542" w14:textId="77777777" w:rsidR="00E63AAF" w:rsidRPr="00537B9C" w:rsidRDefault="00E63AAF" w:rsidP="007233E4">
            <w:pPr>
              <w:pStyle w:val="Compact"/>
              <w:rPr>
                <w:sz w:val="22"/>
              </w:rPr>
            </w:pPr>
            <w:r w:rsidRPr="00537B9C">
              <w:rPr>
                <w:sz w:val="22"/>
              </w:rPr>
              <w:t>Plant species occurrences</w:t>
            </w:r>
          </w:p>
        </w:tc>
        <w:tc>
          <w:tcPr>
            <w:tcW w:w="1232" w:type="pct"/>
          </w:tcPr>
          <w:p w14:paraId="5F51F484" w14:textId="77777777" w:rsidR="00E63AAF" w:rsidRPr="00537B9C" w:rsidRDefault="00E63AAF" w:rsidP="007233E4">
            <w:pPr>
              <w:pStyle w:val="Compact"/>
              <w:rPr>
                <w:sz w:val="22"/>
              </w:rPr>
            </w:pPr>
            <w:r w:rsidRPr="00537B9C">
              <w:rPr>
                <w:sz w:val="22"/>
              </w:rPr>
              <w:t>GBIF</w:t>
            </w:r>
          </w:p>
        </w:tc>
        <w:tc>
          <w:tcPr>
            <w:tcW w:w="1305" w:type="pct"/>
          </w:tcPr>
          <w:p w14:paraId="661E46FD" w14:textId="52648F20" w:rsidR="00E63AAF" w:rsidRPr="00537B9C" w:rsidRDefault="00E63AAF" w:rsidP="007233E4">
            <w:pPr>
              <w:pStyle w:val="Compact"/>
              <w:rPr>
                <w:sz w:val="22"/>
              </w:rPr>
            </w:pPr>
          </w:p>
        </w:tc>
        <w:tc>
          <w:tcPr>
            <w:tcW w:w="1086" w:type="pct"/>
          </w:tcPr>
          <w:p w14:paraId="32964C5A" w14:textId="77777777" w:rsidR="00E63AAF" w:rsidRPr="00537B9C" w:rsidRDefault="00E63AAF" w:rsidP="007233E4">
            <w:pPr>
              <w:pStyle w:val="Compact"/>
              <w:rPr>
                <w:sz w:val="22"/>
              </w:rPr>
            </w:pPr>
            <w:r w:rsidRPr="00537B9C">
              <w:rPr>
                <w:sz w:val="22"/>
              </w:rPr>
              <w:t>GBIF (2017a,b)</w:t>
            </w:r>
          </w:p>
        </w:tc>
      </w:tr>
      <w:tr w:rsidR="00E63AAF" w:rsidRPr="00537B9C" w14:paraId="2B705AD4" w14:textId="77777777" w:rsidTr="002A76BE">
        <w:trPr>
          <w:trHeight w:val="20"/>
        </w:trPr>
        <w:tc>
          <w:tcPr>
            <w:tcW w:w="1377" w:type="pct"/>
          </w:tcPr>
          <w:p w14:paraId="3A6133CF" w14:textId="77777777" w:rsidR="00E63AAF" w:rsidRPr="00537B9C" w:rsidRDefault="00E63AAF" w:rsidP="007233E4">
            <w:pPr>
              <w:pStyle w:val="Compact"/>
              <w:rPr>
                <w:sz w:val="22"/>
              </w:rPr>
            </w:pPr>
            <w:r w:rsidRPr="00537B9C">
              <w:rPr>
                <w:sz w:val="22"/>
              </w:rPr>
              <w:t>Elevation</w:t>
            </w:r>
          </w:p>
        </w:tc>
        <w:tc>
          <w:tcPr>
            <w:tcW w:w="1232" w:type="pct"/>
          </w:tcPr>
          <w:p w14:paraId="3E0D6C55" w14:textId="77777777" w:rsidR="00E63AAF" w:rsidRPr="00537B9C" w:rsidRDefault="00E63AAF" w:rsidP="007233E4">
            <w:pPr>
              <w:pStyle w:val="Compact"/>
              <w:rPr>
                <w:sz w:val="22"/>
              </w:rPr>
            </w:pPr>
            <w:r w:rsidRPr="00537B9C">
              <w:rPr>
                <w:sz w:val="22"/>
              </w:rPr>
              <w:t>SRTM (v2.0)</w:t>
            </w:r>
          </w:p>
        </w:tc>
        <w:tc>
          <w:tcPr>
            <w:tcW w:w="1305" w:type="pct"/>
          </w:tcPr>
          <w:p w14:paraId="2401D471" w14:textId="77777777" w:rsidR="00E63AAF" w:rsidRPr="00537B9C" w:rsidRDefault="00E63AAF" w:rsidP="007233E4">
            <w:pPr>
              <w:pStyle w:val="Compact"/>
              <w:rPr>
                <w:sz w:val="22"/>
              </w:rPr>
            </w:pPr>
          </w:p>
        </w:tc>
        <w:tc>
          <w:tcPr>
            <w:tcW w:w="1086" w:type="pct"/>
          </w:tcPr>
          <w:p w14:paraId="753FCB8A" w14:textId="77777777" w:rsidR="00E63AAF" w:rsidRPr="00537B9C" w:rsidRDefault="00E63AAF" w:rsidP="007233E4">
            <w:pPr>
              <w:pStyle w:val="Compact"/>
              <w:rPr>
                <w:sz w:val="22"/>
              </w:rPr>
            </w:pPr>
            <w:r w:rsidRPr="00537B9C">
              <w:rPr>
                <w:sz w:val="22"/>
              </w:rPr>
              <w:t>Farr et al. (2007)</w:t>
            </w:r>
          </w:p>
        </w:tc>
      </w:tr>
      <w:tr w:rsidR="00E63AAF" w:rsidRPr="00537B9C" w14:paraId="7085C7BA" w14:textId="77777777" w:rsidTr="002A76BE">
        <w:trPr>
          <w:trHeight w:val="20"/>
        </w:trPr>
        <w:tc>
          <w:tcPr>
            <w:tcW w:w="1377" w:type="pct"/>
          </w:tcPr>
          <w:p w14:paraId="10594DDC" w14:textId="73672885" w:rsidR="00E63AAF" w:rsidRPr="00537B9C" w:rsidRDefault="00E63AAF" w:rsidP="007233E4">
            <w:pPr>
              <w:pStyle w:val="Compact"/>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7233E4">
            <w:pPr>
              <w:pStyle w:val="Compact"/>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7233E4">
            <w:pPr>
              <w:pStyle w:val="Compact"/>
              <w:rPr>
                <w:sz w:val="22"/>
              </w:rPr>
            </w:pPr>
            <w:r w:rsidRPr="00537B9C">
              <w:rPr>
                <w:sz w:val="22"/>
              </w:rPr>
              <w:t>Feb. 2000 to Apr. 2017</w:t>
            </w:r>
          </w:p>
        </w:tc>
        <w:tc>
          <w:tcPr>
            <w:tcW w:w="1086" w:type="pct"/>
          </w:tcPr>
          <w:p w14:paraId="53AB5FC4" w14:textId="1305C391" w:rsidR="00E63AAF" w:rsidRPr="00537B9C" w:rsidRDefault="00E63AAF" w:rsidP="007233E4">
            <w:pPr>
              <w:pStyle w:val="Compact"/>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2A76BE">
        <w:trPr>
          <w:trHeight w:val="20"/>
        </w:trPr>
        <w:tc>
          <w:tcPr>
            <w:tcW w:w="1377" w:type="pct"/>
          </w:tcPr>
          <w:p w14:paraId="55491C27" w14:textId="77777777" w:rsidR="00E63AAF" w:rsidRPr="00537B9C" w:rsidRDefault="00E63AAF" w:rsidP="007233E4">
            <w:pPr>
              <w:pStyle w:val="Compact"/>
              <w:rPr>
                <w:sz w:val="22"/>
              </w:rPr>
            </w:pPr>
            <w:r w:rsidRPr="00537B9C">
              <w:rPr>
                <w:sz w:val="22"/>
              </w:rPr>
              <w:t>MAP, PDQ</w:t>
            </w:r>
          </w:p>
        </w:tc>
        <w:tc>
          <w:tcPr>
            <w:tcW w:w="1232" w:type="pct"/>
          </w:tcPr>
          <w:p w14:paraId="70C9E533" w14:textId="77777777" w:rsidR="00E63AAF" w:rsidRPr="00537B9C" w:rsidRDefault="00E63AAF" w:rsidP="007233E4">
            <w:pPr>
              <w:pStyle w:val="Compact"/>
              <w:rPr>
                <w:sz w:val="22"/>
              </w:rPr>
            </w:pPr>
            <w:r w:rsidRPr="00537B9C">
              <w:rPr>
                <w:sz w:val="22"/>
              </w:rPr>
              <w:t>CHIRPS (v2.0)</w:t>
            </w:r>
          </w:p>
        </w:tc>
        <w:tc>
          <w:tcPr>
            <w:tcW w:w="1305" w:type="pct"/>
          </w:tcPr>
          <w:p w14:paraId="0C6AB7FD" w14:textId="77777777" w:rsidR="00E63AAF" w:rsidRPr="00537B9C" w:rsidRDefault="00E63AAF" w:rsidP="007233E4">
            <w:pPr>
              <w:pStyle w:val="Compact"/>
              <w:rPr>
                <w:sz w:val="22"/>
              </w:rPr>
            </w:pPr>
            <w:r w:rsidRPr="00537B9C">
              <w:rPr>
                <w:sz w:val="22"/>
              </w:rPr>
              <w:t>Jan. 1981 to Feb. 2017</w:t>
            </w:r>
          </w:p>
        </w:tc>
        <w:tc>
          <w:tcPr>
            <w:tcW w:w="1086" w:type="pct"/>
          </w:tcPr>
          <w:p w14:paraId="75210C18" w14:textId="77777777" w:rsidR="00E63AAF" w:rsidRPr="00537B9C" w:rsidRDefault="00E63AAF" w:rsidP="007233E4">
            <w:pPr>
              <w:pStyle w:val="Compact"/>
              <w:rPr>
                <w:sz w:val="22"/>
              </w:rPr>
            </w:pPr>
            <w:r w:rsidRPr="00537B9C">
              <w:rPr>
                <w:sz w:val="22"/>
              </w:rPr>
              <w:t>Funk et al. (2015)</w:t>
            </w:r>
          </w:p>
        </w:tc>
      </w:tr>
      <w:tr w:rsidR="00E63AAF" w:rsidRPr="00537B9C" w14:paraId="43446F52" w14:textId="77777777" w:rsidTr="002A76BE">
        <w:trPr>
          <w:trHeight w:val="20"/>
        </w:trPr>
        <w:tc>
          <w:tcPr>
            <w:tcW w:w="1377" w:type="pct"/>
            <w:tcBorders>
              <w:bottom w:val="single" w:sz="4" w:space="0" w:color="auto"/>
            </w:tcBorders>
          </w:tcPr>
          <w:p w14:paraId="3792F3B0" w14:textId="77777777" w:rsidR="00E63AAF" w:rsidRPr="00537B9C" w:rsidRDefault="00E63AAF" w:rsidP="007233E4">
            <w:pPr>
              <w:pStyle w:val="Compact"/>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7233E4">
            <w:pPr>
              <w:pStyle w:val="Compact"/>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7233E4">
            <w:pPr>
              <w:pStyle w:val="Compact"/>
              <w:rPr>
                <w:sz w:val="22"/>
              </w:rPr>
            </w:pPr>
          </w:p>
        </w:tc>
        <w:tc>
          <w:tcPr>
            <w:tcW w:w="1086" w:type="pct"/>
            <w:tcBorders>
              <w:bottom w:val="single" w:sz="4" w:space="0" w:color="auto"/>
            </w:tcBorders>
          </w:tcPr>
          <w:p w14:paraId="76480067" w14:textId="77777777" w:rsidR="00E63AAF" w:rsidRPr="00537B9C" w:rsidRDefault="00E63AAF" w:rsidP="007233E4">
            <w:pPr>
              <w:pStyle w:val="Compact"/>
              <w:rPr>
                <w:sz w:val="22"/>
              </w:rPr>
            </w:pPr>
            <w:proofErr w:type="spellStart"/>
            <w:r w:rsidRPr="00537B9C">
              <w:rPr>
                <w:sz w:val="22"/>
              </w:rPr>
              <w:t>Hengl</w:t>
            </w:r>
            <w:proofErr w:type="spellEnd"/>
            <w:r w:rsidRPr="00537B9C">
              <w:rPr>
                <w:sz w:val="22"/>
              </w:rPr>
              <w:t xml:space="preserve"> et al. (2017)</w:t>
            </w:r>
          </w:p>
        </w:tc>
      </w:tr>
    </w:tbl>
    <w:p w14:paraId="51A94473" w14:textId="24483CF5" w:rsidR="009B7831" w:rsidRDefault="00E63AAF" w:rsidP="005B127F">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65952F7C" w:rsidR="007C308D" w:rsidRPr="005E331E" w:rsidRDefault="007C308D" w:rsidP="00F03FC3">
      <w:pPr>
        <w:spacing w:after="0"/>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5E331E" w:rsidRPr="005E331E">
        <w:rPr>
          <w:rFonts w:hAnsi="Times New Roman" w:cs="Times New Roman"/>
          <w:highlight w:val="yellow"/>
        </w:rPr>
        <w:t>[…]</w:t>
      </w:r>
      <w:r w:rsidR="00D46CCB">
        <w:rPr>
          <w:rFonts w:hAnsi="Times New Roman" w:cs="Times New Roman"/>
        </w:rPr>
        <w:t xml:space="preserve"> ANOVA</w:t>
      </w:r>
      <w:r w:rsidR="00746C1C">
        <w:rPr>
          <w:rFonts w:hAnsi="Times New Roman" w:cs="Times New Roman"/>
        </w:rPr>
        <w:t xml:space="preserve"> for m</w:t>
      </w:r>
      <w:r w:rsidR="009E23C7">
        <w:rPr>
          <w:rFonts w:hAnsi="Times New Roman" w:cs="Times New Roman"/>
        </w:rPr>
        <w:t>v models</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F52CF2">
        <w:trPr>
          <w:trHeight w:val="20"/>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tcPr>
          <w:p w14:paraId="71A210E5" w14:textId="5CFF3F28" w:rsidR="007D1FB5" w:rsidRPr="00537B9C" w:rsidRDefault="007D1FB5" w:rsidP="00537B9C">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537B9C">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537B9C">
            <w:pPr>
              <w:spacing w:after="0"/>
              <w:jc w:val="right"/>
              <w:rPr>
                <w:rFonts w:hAnsi="Times New Roman" w:cs="Times New Roman"/>
                <w:sz w:val="22"/>
                <w:szCs w:val="22"/>
              </w:rPr>
            </w:pPr>
          </w:p>
        </w:tc>
      </w:tr>
      <w:tr w:rsidR="007D1FB5" w:rsidRPr="00537B9C" w14:paraId="65D8311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F52CF2">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537B9C">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F52CF2">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F52CF2">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F52CF2">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F52CF2">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F52CF2">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F52CF2">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F52CF2">
            <w:pPr>
              <w:spacing w:after="0"/>
              <w:jc w:val="right"/>
              <w:rPr>
                <w:rFonts w:hAnsi="Times New Roman" w:cs="Times New Roman"/>
                <w:sz w:val="22"/>
                <w:szCs w:val="22"/>
              </w:rPr>
            </w:pPr>
          </w:p>
        </w:tc>
      </w:tr>
      <w:tr w:rsidR="00F52CF2" w:rsidRPr="008D03E5" w14:paraId="6F886DAD"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F52CF2">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F52CF2">
            <w:pPr>
              <w:spacing w:after="0"/>
              <w:jc w:val="right"/>
              <w:rPr>
                <w:rFonts w:hAnsi="Times New Roman" w:cs="Times New Roman"/>
                <w:sz w:val="22"/>
                <w:szCs w:val="22"/>
              </w:rPr>
            </w:pPr>
          </w:p>
        </w:tc>
      </w:tr>
      <w:tr w:rsidR="007D1FB5" w:rsidRPr="00537B9C" w14:paraId="14A429CB" w14:textId="77777777" w:rsidTr="00F52CF2">
        <w:trPr>
          <w:trHeight w:val="20"/>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537B9C">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537B9C">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537B9C">
            <w:pPr>
              <w:spacing w:after="0"/>
              <w:jc w:val="right"/>
              <w:rPr>
                <w:rFonts w:hAnsi="Times New Roman" w:cs="Times New Roman"/>
                <w:sz w:val="22"/>
                <w:szCs w:val="22"/>
              </w:rPr>
            </w:pPr>
          </w:p>
        </w:tc>
      </w:tr>
      <w:tr w:rsidR="007D1FB5" w:rsidRPr="00537B9C" w14:paraId="26082F01"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537B9C">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537B9C">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537B9C">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537B9C">
            <w:pPr>
              <w:spacing w:after="0"/>
              <w:jc w:val="right"/>
              <w:rPr>
                <w:rFonts w:hAnsi="Times New Roman" w:cs="Times New Roman"/>
                <w:sz w:val="22"/>
                <w:szCs w:val="22"/>
              </w:rPr>
            </w:pPr>
          </w:p>
        </w:tc>
      </w:tr>
      <w:tr w:rsidR="008D03E5" w:rsidRPr="008D03E5" w14:paraId="3F6FF048"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537B9C">
            <w:pPr>
              <w:spacing w:after="0"/>
              <w:jc w:val="right"/>
              <w:rPr>
                <w:rFonts w:hAnsi="Times New Roman" w:cs="Times New Roman"/>
                <w:sz w:val="22"/>
                <w:szCs w:val="22"/>
              </w:rPr>
            </w:pPr>
          </w:p>
        </w:tc>
      </w:tr>
      <w:tr w:rsidR="00F52CF2" w:rsidRPr="008D03E5" w14:paraId="44EC9FC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F52CF2">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F52CF2">
            <w:pPr>
              <w:spacing w:after="0"/>
              <w:jc w:val="right"/>
              <w:rPr>
                <w:rFonts w:hAnsi="Times New Roman" w:cs="Times New Roman"/>
                <w:sz w:val="22"/>
                <w:szCs w:val="22"/>
              </w:rPr>
            </w:pPr>
          </w:p>
        </w:tc>
      </w:tr>
      <w:tr w:rsidR="00F52CF2" w:rsidRPr="008D03E5" w14:paraId="4453A23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F52CF2">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F52CF2">
            <w:pPr>
              <w:spacing w:after="0"/>
              <w:jc w:val="right"/>
              <w:rPr>
                <w:rFonts w:hAnsi="Times New Roman" w:cs="Times New Roman"/>
                <w:sz w:val="22"/>
                <w:szCs w:val="22"/>
              </w:rPr>
            </w:pPr>
          </w:p>
        </w:tc>
      </w:tr>
      <w:tr w:rsidR="00F52CF2" w:rsidRPr="008D03E5" w14:paraId="23514795"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F52CF2">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F52CF2">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F52CF2">
            <w:pPr>
              <w:spacing w:after="0"/>
              <w:jc w:val="right"/>
              <w:rPr>
                <w:rFonts w:hAnsi="Times New Roman" w:cs="Times New Roman"/>
                <w:sz w:val="22"/>
                <w:szCs w:val="22"/>
              </w:rPr>
            </w:pPr>
          </w:p>
        </w:tc>
      </w:tr>
      <w:tr w:rsidR="00F52CF2" w:rsidRPr="008D03E5" w14:paraId="17772D1F"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F52CF2">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F52CF2">
            <w:pPr>
              <w:spacing w:after="0"/>
              <w:jc w:val="right"/>
              <w:rPr>
                <w:rFonts w:hAnsi="Times New Roman" w:cs="Times New Roman"/>
                <w:sz w:val="22"/>
                <w:szCs w:val="22"/>
              </w:rPr>
            </w:pPr>
          </w:p>
        </w:tc>
      </w:tr>
      <w:tr w:rsidR="007D1FB5" w:rsidRPr="00537B9C" w14:paraId="05C3E88E" w14:textId="77777777" w:rsidTr="00F52CF2">
        <w:trPr>
          <w:trHeight w:val="20"/>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537B9C">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537B9C">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537B9C">
            <w:pPr>
              <w:spacing w:after="0"/>
              <w:jc w:val="right"/>
              <w:rPr>
                <w:rFonts w:hAnsi="Times New Roman" w:cs="Times New Roman"/>
                <w:sz w:val="22"/>
                <w:szCs w:val="22"/>
              </w:rPr>
            </w:pPr>
          </w:p>
        </w:tc>
      </w:tr>
      <w:tr w:rsidR="007D1FB5" w:rsidRPr="00537B9C" w14:paraId="2E5CA73E"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537B9C">
            <w:pPr>
              <w:spacing w:after="0"/>
              <w:jc w:val="right"/>
              <w:rPr>
                <w:rFonts w:hAnsi="Times New Roman" w:cs="Times New Roman"/>
                <w:sz w:val="22"/>
                <w:szCs w:val="22"/>
              </w:rPr>
            </w:pPr>
          </w:p>
        </w:tc>
      </w:tr>
      <w:tr w:rsidR="008D03E5" w:rsidRPr="008D03E5" w14:paraId="41B1A7C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537B9C">
            <w:pPr>
              <w:spacing w:after="0"/>
              <w:jc w:val="right"/>
              <w:rPr>
                <w:rFonts w:hAnsi="Times New Roman" w:cs="Times New Roman"/>
                <w:sz w:val="22"/>
                <w:szCs w:val="22"/>
              </w:rPr>
            </w:pPr>
          </w:p>
        </w:tc>
      </w:tr>
      <w:tr w:rsidR="00F52CF2" w:rsidRPr="008D03E5" w14:paraId="2A95EAA5"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F52CF2">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F52CF2">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F52CF2">
            <w:pPr>
              <w:spacing w:after="0"/>
              <w:jc w:val="right"/>
              <w:rPr>
                <w:rFonts w:hAnsi="Times New Roman" w:cs="Times New Roman"/>
                <w:sz w:val="22"/>
                <w:szCs w:val="22"/>
              </w:rPr>
            </w:pPr>
          </w:p>
        </w:tc>
      </w:tr>
      <w:tr w:rsidR="00F52CF2" w:rsidRPr="008D03E5" w14:paraId="321B82B6"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F52CF2">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F52CF2">
            <w:pPr>
              <w:spacing w:after="0"/>
              <w:jc w:val="right"/>
              <w:rPr>
                <w:rFonts w:hAnsi="Times New Roman" w:cs="Times New Roman"/>
                <w:sz w:val="22"/>
                <w:szCs w:val="22"/>
              </w:rPr>
            </w:pPr>
          </w:p>
        </w:tc>
      </w:tr>
    </w:tbl>
    <w:p w14:paraId="11EE5512" w14:textId="4C57EB39" w:rsidR="00A54292" w:rsidRPr="00537B9C" w:rsidRDefault="00A54292" w:rsidP="00A54292">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p>
    <w:p w14:paraId="38678C0F" w14:textId="7F4243DD" w:rsidR="0061501B" w:rsidRPr="00537B9C" w:rsidRDefault="00A54292" w:rsidP="00A54292">
      <w:pPr>
        <w:pStyle w:val="BodyText"/>
        <w:spacing w:before="0"/>
      </w:pPr>
      <w:r w:rsidRPr="00537B9C">
        <w:rPr>
          <w:vertAlign w:val="superscript"/>
        </w:rPr>
        <w:t xml:space="preserve">2 </w:t>
      </w:r>
      <w:r w:rsidRPr="00537B9C">
        <w:t>Abbreviations are as follows: NDVI, normalized difference vegetation index; T, temperature; MAP, mean annual precipitation; PDQ, precipitation in the driest quarter; CEC, cation exchange capacity; C, carbon.</w:t>
      </w:r>
      <w:r w:rsidR="0061501B" w:rsidRPr="00537B9C">
        <w:br w:type="page"/>
      </w:r>
    </w:p>
    <w:p w14:paraId="40DA1DA1" w14:textId="573CCCB9" w:rsidR="00A31266" w:rsidRDefault="0076476F" w:rsidP="002029D2">
      <w:pPr>
        <w:pStyle w:val="Heading1"/>
      </w:pPr>
      <w:r>
        <w:rPr>
          <w:highlight w:val="yellow"/>
        </w:rPr>
        <w:lastRenderedPageBreak/>
        <w:t>F</w:t>
      </w:r>
      <w:r w:rsidR="00A31266" w:rsidRPr="008C67F4">
        <w:rPr>
          <w:highlight w:val="yellow"/>
        </w:rPr>
        <w:t>igures</w:t>
      </w:r>
    </w:p>
    <w:p w14:paraId="20D9405A" w14:textId="7B09DDDB" w:rsidR="004F4894" w:rsidRDefault="004F4894">
      <w:r>
        <w:rPr>
          <w:noProof/>
        </w:rPr>
        <w:drawing>
          <wp:inline distT="0" distB="0" distL="0" distR="0" wp14:anchorId="6AB6EAAE" wp14:editId="6E3ECEA2">
            <wp:extent cx="2916000" cy="4083146"/>
            <wp:effectExtent l="19050" t="19050" r="1778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16000" cy="4083146"/>
                    </a:xfrm>
                    <a:prstGeom prst="rect">
                      <a:avLst/>
                    </a:prstGeom>
                    <a:noFill/>
                    <a:ln>
                      <a:solidFill>
                        <a:schemeClr val="tx1"/>
                      </a:solidFill>
                    </a:ln>
                  </pic:spPr>
                </pic:pic>
              </a:graphicData>
            </a:graphic>
          </wp:inline>
        </w:drawing>
      </w:r>
      <w:r w:rsidR="00821B34" w:rsidRPr="003B2B0D">
        <w:rPr>
          <w:noProof/>
        </w:rPr>
        <w:drawing>
          <wp:inline distT="0" distB="0" distL="0" distR="0" wp14:anchorId="118BF562" wp14:editId="3165FA7F">
            <wp:extent cx="2916000" cy="4083148"/>
            <wp:effectExtent l="19050" t="19050" r="17780"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16000" cy="4083148"/>
                    </a:xfrm>
                    <a:prstGeom prst="rect">
                      <a:avLst/>
                    </a:prstGeom>
                    <a:noFill/>
                    <a:ln>
                      <a:solidFill>
                        <a:schemeClr val="tx1"/>
                      </a:solidFill>
                    </a:ln>
                  </pic:spPr>
                </pic:pic>
              </a:graphicData>
            </a:graphic>
          </wp:inline>
        </w:drawing>
      </w:r>
    </w:p>
    <w:p w14:paraId="4693FCB9" w14:textId="11A0E9A2" w:rsidR="004F4894" w:rsidRDefault="004F4894">
      <w:r w:rsidRPr="00C072BC">
        <w:rPr>
          <w:b/>
        </w:rPr>
        <w:t>Figure S</w:t>
      </w:r>
      <w:r w:rsidRPr="00C072BC">
        <w:rPr>
          <w:b/>
          <w:highlight w:val="yellow"/>
        </w:rPr>
        <w:t>XX</w:t>
      </w:r>
      <w:r w:rsidRPr="00C072BC">
        <w:rPr>
          <w:b/>
        </w:rPr>
        <w:t>:</w:t>
      </w:r>
      <w:r>
        <w:t xml:space="preserve"> [</w:t>
      </w:r>
      <w:r w:rsidRPr="004F4894">
        <w:rPr>
          <w:highlight w:val="yellow"/>
        </w:rPr>
        <w:t>…</w:t>
      </w:r>
      <w:r>
        <w:t>]</w:t>
      </w:r>
      <w:r w:rsidR="00CE335D">
        <w:t xml:space="preserve"> (a) to (c) PC1 outliers; (d) to (f) mv outliers</w:t>
      </w:r>
      <w:r>
        <w:br w:type="page"/>
      </w:r>
    </w:p>
    <w:p w14:paraId="40B699A9" w14:textId="7424E5E2" w:rsidR="00AF3EA1" w:rsidRDefault="00185C4C">
      <w:r w:rsidRPr="00C072BC">
        <w:rPr>
          <w:noProof/>
        </w:rPr>
        <w:lastRenderedPageBreak/>
        <w:drawing>
          <wp:inline distT="0" distB="0" distL="0" distR="0" wp14:anchorId="46728754" wp14:editId="417E3829">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D47A722" w14:textId="07DBDE3C" w:rsidR="00AF3EA1" w:rsidRDefault="00AF3EA1">
      <w:r w:rsidRPr="00C072BC">
        <w:rPr>
          <w:b/>
        </w:rPr>
        <w:t>Figure S</w:t>
      </w:r>
      <w:r w:rsidRPr="00C072BC">
        <w:rPr>
          <w:b/>
          <w:highlight w:val="yellow"/>
        </w:rPr>
        <w:t>X</w:t>
      </w:r>
      <w:r w:rsidRPr="00C072BC">
        <w:rPr>
          <w:b/>
        </w:rPr>
        <w:t>:</w:t>
      </w:r>
      <w:r>
        <w:t xml:space="preserve"> [</w:t>
      </w:r>
      <w:r w:rsidRPr="00AF3EA1">
        <w:rPr>
          <w:highlight w:val="yellow"/>
        </w:rPr>
        <w:t>…</w:t>
      </w:r>
      <w:r>
        <w:t>]</w:t>
      </w:r>
      <w:r w:rsidR="00900453">
        <w:t xml:space="preserve"> QDS-scale </w:t>
      </w:r>
      <w:r>
        <w:br w:type="page"/>
      </w:r>
    </w:p>
    <w:p w14:paraId="682928B1" w14:textId="57C490D1" w:rsidR="00AF3EA1" w:rsidRDefault="00AF3EA1">
      <w:r w:rsidRPr="00F85498">
        <w:rPr>
          <w:noProof/>
        </w:rPr>
        <w:lastRenderedPageBreak/>
        <w:drawing>
          <wp:inline distT="0" distB="0" distL="0" distR="0" wp14:anchorId="0049863A" wp14:editId="24EEC9EE">
            <wp:extent cx="5947410" cy="59474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inline>
        </w:drawing>
      </w:r>
    </w:p>
    <w:p w14:paraId="65E7B442" w14:textId="5046EDD3" w:rsidR="00AF3EA1" w:rsidRDefault="00AF3EA1">
      <w:r w:rsidRPr="00C072BC">
        <w:rPr>
          <w:b/>
        </w:rPr>
        <w:t>Figure S</w:t>
      </w:r>
      <w:r w:rsidR="00900453" w:rsidRPr="00C072BC">
        <w:rPr>
          <w:b/>
          <w:highlight w:val="yellow"/>
        </w:rPr>
        <w:t>Y</w:t>
      </w:r>
      <w:r w:rsidRPr="00C072BC">
        <w:rPr>
          <w:b/>
        </w:rPr>
        <w:t>:</w:t>
      </w:r>
      <w:r>
        <w:t xml:space="preserve"> [</w:t>
      </w:r>
      <w:r w:rsidRPr="00AF3EA1">
        <w:rPr>
          <w:highlight w:val="yellow"/>
        </w:rPr>
        <w:t>…</w:t>
      </w:r>
      <w:r>
        <w:t>]</w:t>
      </w:r>
      <w:r w:rsidR="00900453">
        <w:t xml:space="preserve"> HDS-scale </w:t>
      </w:r>
      <w:r>
        <w:br w:type="page"/>
      </w:r>
    </w:p>
    <w:p w14:paraId="4D5B740E" w14:textId="4AF75F0C" w:rsidR="00AF3EA1" w:rsidRDefault="00AF3EA1">
      <w:r>
        <w:rPr>
          <w:noProof/>
        </w:rPr>
        <w:lastRenderedPageBreak/>
        <w:drawing>
          <wp:inline distT="0" distB="0" distL="0" distR="0" wp14:anchorId="18575667" wp14:editId="28079DA5">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BEBA8EAE-BF5A-486C-A8C5-ECC9F3942E4B}">
                          <a14:imgProps xmlns:a14="http://schemas.microsoft.com/office/drawing/2010/main">
                            <a14:imgLayer r:embed="rId1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E74DD8B" w14:textId="77777777" w:rsidR="00B12052" w:rsidRDefault="00AF3EA1">
      <w:r w:rsidRPr="00C072BC">
        <w:rPr>
          <w:b/>
        </w:rPr>
        <w:t>Figure S</w:t>
      </w:r>
      <w:r w:rsidR="00900453" w:rsidRPr="00C072BC">
        <w:rPr>
          <w:b/>
          <w:highlight w:val="yellow"/>
        </w:rPr>
        <w:t>Z</w:t>
      </w:r>
      <w:r w:rsidRPr="00C072BC">
        <w:rPr>
          <w:b/>
        </w:rPr>
        <w:t>:</w:t>
      </w:r>
      <w:r>
        <w:t xml:space="preserve"> [</w:t>
      </w:r>
      <w:r w:rsidRPr="00AF3EA1">
        <w:rPr>
          <w:highlight w:val="yellow"/>
        </w:rPr>
        <w:t>…</w:t>
      </w:r>
      <w:r>
        <w:t>]</w:t>
      </w:r>
      <w:r w:rsidR="00900453">
        <w:t xml:space="preserve"> DS-scale</w:t>
      </w:r>
      <w:r>
        <w:br w:type="page"/>
      </w:r>
      <w:r w:rsidR="00B12052">
        <w:rPr>
          <w:noProof/>
        </w:rPr>
        <w:lastRenderedPageBreak/>
        <w:drawing>
          <wp:inline distT="0" distB="0" distL="0" distR="0" wp14:anchorId="46219709" wp14:editId="694EC9DE">
            <wp:extent cx="5868000" cy="371577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49507"/>
                    <a:stretch/>
                  </pic:blipFill>
                  <pic:spPr bwMode="auto">
                    <a:xfrm>
                      <a:off x="0" y="0"/>
                      <a:ext cx="5868000" cy="3715779"/>
                    </a:xfrm>
                    <a:prstGeom prst="rect">
                      <a:avLst/>
                    </a:prstGeom>
                    <a:noFill/>
                    <a:ln>
                      <a:noFill/>
                    </a:ln>
                    <a:extLst>
                      <a:ext uri="{53640926-AAD7-44D8-BBD7-CCE9431645EC}">
                        <a14:shadowObscured xmlns:a14="http://schemas.microsoft.com/office/drawing/2010/main"/>
                      </a:ext>
                    </a:extLst>
                  </pic:spPr>
                </pic:pic>
              </a:graphicData>
            </a:graphic>
          </wp:inline>
        </w:drawing>
      </w:r>
    </w:p>
    <w:p w14:paraId="6333DAA0" w14:textId="64FB7999" w:rsidR="00AF3EA1" w:rsidRDefault="00B12052">
      <w:r>
        <w:rPr>
          <w:noProof/>
        </w:rPr>
        <w:drawing>
          <wp:inline distT="0" distB="0" distL="0" distR="0" wp14:anchorId="1C40F35D" wp14:editId="58E31970">
            <wp:extent cx="122226" cy="3708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98946"/>
                    <a:stretch/>
                  </pic:blipFill>
                  <pic:spPr bwMode="auto">
                    <a:xfrm>
                      <a:off x="0" y="0"/>
                      <a:ext cx="122226" cy="3708000"/>
                    </a:xfrm>
                    <a:prstGeom prst="rect">
                      <a:avLst/>
                    </a:prstGeom>
                    <a:noFill/>
                    <a:ln>
                      <a:noFill/>
                    </a:ln>
                    <a:extLst>
                      <a:ext uri="{53640926-AAD7-44D8-BBD7-CCE9431645EC}">
                        <a14:shadowObscured xmlns:a14="http://schemas.microsoft.com/office/drawing/2010/main"/>
                      </a:ext>
                    </a:extLst>
                  </pic:spPr>
                </pic:pic>
              </a:graphicData>
            </a:graphic>
          </wp:inline>
        </w:drawing>
      </w:r>
      <w:r w:rsidR="00314A7A">
        <w:rPr>
          <w:noProof/>
        </w:rPr>
        <w:drawing>
          <wp:inline distT="0" distB="0" distL="0" distR="0" wp14:anchorId="66829FF3" wp14:editId="3B8A5EBD">
            <wp:extent cx="5760000" cy="373345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0665"/>
                    <a:stretch/>
                  </pic:blipFill>
                  <pic:spPr bwMode="auto">
                    <a:xfrm>
                      <a:off x="0" y="0"/>
                      <a:ext cx="5760000" cy="3733453"/>
                    </a:xfrm>
                    <a:prstGeom prst="rect">
                      <a:avLst/>
                    </a:prstGeom>
                    <a:noFill/>
                    <a:ln>
                      <a:noFill/>
                    </a:ln>
                    <a:extLst>
                      <a:ext uri="{53640926-AAD7-44D8-BBD7-CCE9431645EC}">
                        <a14:shadowObscured xmlns:a14="http://schemas.microsoft.com/office/drawing/2010/main"/>
                      </a:ext>
                    </a:extLst>
                  </pic:spPr>
                </pic:pic>
              </a:graphicData>
            </a:graphic>
          </wp:inline>
        </w:drawing>
      </w:r>
    </w:p>
    <w:p w14:paraId="34A9A4A2" w14:textId="04B4C188" w:rsidR="00FB5212" w:rsidRDefault="00314A7A">
      <w:r w:rsidRPr="00C072BC">
        <w:rPr>
          <w:b/>
        </w:rPr>
        <w:t xml:space="preserve">Figure </w:t>
      </w:r>
      <w:r w:rsidR="00FB5212" w:rsidRPr="00C072BC">
        <w:rPr>
          <w:b/>
        </w:rPr>
        <w:t>S</w:t>
      </w:r>
      <w:r w:rsidR="00FB5212" w:rsidRPr="00C072BC">
        <w:rPr>
          <w:b/>
          <w:highlight w:val="yellow"/>
        </w:rPr>
        <w:t>ZZ</w:t>
      </w:r>
      <w:r w:rsidR="00FB5212" w:rsidRPr="00C072BC">
        <w:rPr>
          <w:b/>
        </w:rPr>
        <w:t>:</w:t>
      </w:r>
      <w:r w:rsidR="00FB5212">
        <w:t xml:space="preserve"> </w:t>
      </w:r>
      <w:r w:rsidR="00FB5212" w:rsidRPr="00FB5212">
        <w:rPr>
          <w:highlight w:val="yellow"/>
        </w:rPr>
        <w:t>[</w:t>
      </w:r>
      <w:r w:rsidR="00FB5212" w:rsidRPr="00FB5212">
        <w:rPr>
          <w:highlight w:val="yellow"/>
        </w:rPr>
        <w:t>…</w:t>
      </w:r>
      <w:r w:rsidR="00FB5212" w:rsidRPr="00FB5212">
        <w:rPr>
          <w:highlight w:val="yellow"/>
        </w:rPr>
        <w:t>]</w:t>
      </w:r>
      <w:r w:rsidR="00FB5212">
        <w:br w:type="page"/>
      </w:r>
    </w:p>
    <w:p w14:paraId="736B23CD" w14:textId="1845A4DA" w:rsidR="00834ED9" w:rsidRDefault="006F2638" w:rsidP="002029D2">
      <w:pPr>
        <w:pStyle w:val="Heading1"/>
      </w:pPr>
      <w:r>
        <w:lastRenderedPageBreak/>
        <w:t>R</w:t>
      </w:r>
      <w:bookmarkStart w:id="1" w:name="_GoBack"/>
      <w:bookmarkEnd w:id="1"/>
      <w:r w:rsidR="00834ED9">
        <w:t>eferences</w:t>
      </w:r>
    </w:p>
    <w:p w14:paraId="60C003EB" w14:textId="2E876A91" w:rsidR="00643D7A" w:rsidRPr="002C20EB" w:rsidRDefault="002A25AB">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18"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834ED9">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6A6F191A" w:rsidR="0054528F" w:rsidRPr="00A23A38" w:rsidRDefault="0054528F" w:rsidP="0054528F">
      <w:pPr>
        <w:pStyle w:val="Bibliography"/>
        <w:spacing w:line="240" w:lineRule="auto"/>
        <w:rPr>
          <w:highlight w:val="yellow"/>
        </w:rPr>
      </w:pPr>
      <w:r w:rsidRPr="002C20EB">
        <w:t>GBIF (2017a)</w:t>
      </w:r>
      <w:r w:rsidR="005157B1" w:rsidRPr="002C20EB">
        <w:t>.</w:t>
      </w:r>
      <w:r w:rsidRPr="002C20EB">
        <w:t xml:space="preserve"> </w:t>
      </w:r>
      <w:r w:rsidRPr="00A23A38">
        <w:rPr>
          <w:highlight w:val="yellow"/>
        </w:rPr>
        <w:t>GBIF Occurrence Download.</w:t>
      </w:r>
      <w:r>
        <w:rPr>
          <w:highlight w:val="yellow"/>
        </w:rPr>
        <w:t xml:space="preserve"> DOI: […]</w:t>
      </w:r>
      <w:r w:rsidRPr="00A23A38">
        <w:rPr>
          <w:highlight w:val="yellow"/>
        </w:rPr>
        <w:t xml:space="preserve"> </w:t>
      </w:r>
    </w:p>
    <w:p w14:paraId="198A5AD3" w14:textId="12ED6C11" w:rsidR="0054528F" w:rsidRPr="00A23A38" w:rsidRDefault="0054528F" w:rsidP="0054528F">
      <w:pPr>
        <w:pStyle w:val="Bibliography"/>
        <w:spacing w:line="240" w:lineRule="auto"/>
        <w:rPr>
          <w:highlight w:val="yellow"/>
        </w:rPr>
      </w:pPr>
      <w:r w:rsidRPr="002C20EB">
        <w:t>GBIF (2017b)</w:t>
      </w:r>
      <w:r w:rsidR="005157B1" w:rsidRPr="002C20EB">
        <w:t>.</w:t>
      </w:r>
      <w:r w:rsidRPr="002C20EB">
        <w:t xml:space="preserve"> </w:t>
      </w:r>
      <w:r w:rsidRPr="00A23A38">
        <w:rPr>
          <w:highlight w:val="yellow"/>
        </w:rPr>
        <w:t>GBIF Occurrence Download.</w:t>
      </w:r>
      <w:r>
        <w:rPr>
          <w:highlight w:val="yellow"/>
        </w:rPr>
        <w:t xml:space="preserve"> DOI: […]</w:t>
      </w:r>
    </w:p>
    <w:p w14:paraId="4D0D7F1C" w14:textId="77777777" w:rsidR="0054528F" w:rsidRDefault="00834ED9" w:rsidP="0054528F">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54528F">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2C20EB">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19"/>
      <w:pgSz w:w="12240" w:h="15840"/>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9157CA" w14:textId="77777777" w:rsidR="00AE307F" w:rsidRDefault="00AE307F">
      <w:pPr>
        <w:spacing w:after="0"/>
      </w:pPr>
      <w:r>
        <w:separator/>
      </w:r>
    </w:p>
  </w:endnote>
  <w:endnote w:type="continuationSeparator" w:id="0">
    <w:p w14:paraId="0DFD020A" w14:textId="77777777" w:rsidR="00AE307F" w:rsidRDefault="00AE307F">
      <w:pPr>
        <w:spacing w:after="0"/>
      </w:pPr>
      <w:r>
        <w:continuationSeparator/>
      </w:r>
    </w:p>
  </w:endnote>
  <w:endnote w:type="continuationNotice" w:id="1">
    <w:p w14:paraId="50BDC7E4" w14:textId="77777777" w:rsidR="00AE307F" w:rsidRDefault="00AE307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C3AFE" w:rsidRDefault="00FC3AF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C3AFE" w:rsidRDefault="00FC3A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8FF48B" w14:textId="77777777" w:rsidR="00AE307F" w:rsidRDefault="00AE307F">
      <w:r>
        <w:separator/>
      </w:r>
    </w:p>
  </w:footnote>
  <w:footnote w:type="continuationSeparator" w:id="0">
    <w:p w14:paraId="3063B7D2" w14:textId="77777777" w:rsidR="00AE307F" w:rsidRDefault="00AE307F">
      <w:r>
        <w:continuationSeparator/>
      </w:r>
    </w:p>
  </w:footnote>
  <w:footnote w:type="continuationNotice" w:id="1">
    <w:p w14:paraId="2F732E10" w14:textId="77777777" w:rsidR="00AE307F" w:rsidRDefault="00AE307F">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D37"/>
    <w:rsid w:val="007E2349"/>
    <w:rsid w:val="007E4A90"/>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07F"/>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BE"/>
    <w:rsid w:val="00E07FF6"/>
    <w:rsid w:val="00E10344"/>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4.png"/><Relationship Id="rId18" Type="http://schemas.openxmlformats.org/officeDocument/2006/relationships/hyperlink" Target="https://github.com/ropensci/taxize"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6.png"/><Relationship Id="rId2" Type="http://schemas.openxmlformats.org/officeDocument/2006/relationships/numbering" Target="numbering.xml"/><Relationship Id="rId16" Type="http://schemas.microsoft.com/office/2007/relationships/hdphoto" Target="media/hdphoto3.wdp"/><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2.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AC0093-10A1-8549-8C8E-8BC4073843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7</TotalTime>
  <Pages>9</Pages>
  <Words>1127</Words>
  <Characters>6424</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536</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80</cp:revision>
  <cp:lastPrinted>2019-11-19T13:01:00Z</cp:lastPrinted>
  <dcterms:created xsi:type="dcterms:W3CDTF">2019-12-03T09:32:00Z</dcterms:created>
  <dcterms:modified xsi:type="dcterms:W3CDTF">2019-12-08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